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0A13" w:rsidRDefault="00610A13" w:rsidP="008C6E9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2</w:t>
      </w:r>
      <w:r w:rsidRPr="0044120B">
        <w:rPr>
          <w:rFonts w:ascii="Times New Roman" w:hAnsi="Times New Roman" w:cs="Times New Roman"/>
          <w:sz w:val="24"/>
          <w:szCs w:val="24"/>
        </w:rPr>
        <w:t xml:space="preserve">. Primers </w:t>
      </w:r>
      <w:r>
        <w:rPr>
          <w:rFonts w:ascii="Times New Roman" w:hAnsi="Times New Roman" w:cs="Times New Roman"/>
          <w:sz w:val="24"/>
          <w:szCs w:val="24"/>
        </w:rPr>
        <w:t>used for cloning,</w:t>
      </w:r>
      <w:r w:rsidRPr="0044120B">
        <w:rPr>
          <w:rFonts w:ascii="Times New Roman" w:hAnsi="Times New Roman" w:cs="Times New Roman"/>
          <w:sz w:val="24"/>
          <w:szCs w:val="24"/>
        </w:rPr>
        <w:t xml:space="preserve"> site-directed mutagenesi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62C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quencing and screening of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ductants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96"/>
      </w:tblGrid>
      <w:tr w:rsidR="00610A13" w:rsidTr="008C6E98">
        <w:tc>
          <w:tcPr>
            <w:tcW w:w="10296" w:type="dxa"/>
            <w:tcBorders>
              <w:top w:val="single" w:sz="8" w:space="0" w:color="auto"/>
              <w:bottom w:val="single" w:sz="8" w:space="0" w:color="auto"/>
            </w:tcBorders>
          </w:tcPr>
          <w:p w:rsidR="00610A13" w:rsidRDefault="00610A13" w:rsidP="008C6E98">
            <w:pPr>
              <w:rPr>
                <w:rFonts w:ascii="Times New Roman" w:hAnsi="Times New Roman" w:cs="Times New Roman"/>
              </w:rPr>
            </w:pPr>
            <w:r w:rsidRPr="00AC2F1C">
              <w:rPr>
                <w:rFonts w:ascii="Times New Roman" w:hAnsi="Times New Roman" w:cs="Times New Roman"/>
                <w:sz w:val="24"/>
                <w:szCs w:val="20"/>
              </w:rPr>
              <w:t>Primer sequence</w:t>
            </w:r>
          </w:p>
        </w:tc>
      </w:tr>
      <w:tr w:rsidR="00610A13" w:rsidTr="008C6E98">
        <w:tc>
          <w:tcPr>
            <w:tcW w:w="10296" w:type="dxa"/>
            <w:tcBorders>
              <w:top w:val="single" w:sz="8" w:space="0" w:color="auto"/>
            </w:tcBorders>
          </w:tcPr>
          <w:p w:rsidR="00610A13" w:rsidRPr="00101D95" w:rsidRDefault="00610A13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i/>
                <w:sz w:val="24"/>
                <w:szCs w:val="24"/>
              </w:rPr>
              <w:t>gyrA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proofErr w:type="spellStart"/>
            <w:r w:rsidRPr="00101D95">
              <w:rPr>
                <w:rFonts w:ascii="Times New Roman" w:hAnsi="Times New Roman" w:cs="Times New Roman"/>
                <w:i/>
                <w:sz w:val="24"/>
                <w:szCs w:val="24"/>
              </w:rPr>
              <w:t>gyrB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 cloning </w:t>
            </w: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primers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, b</w:t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610A13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A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 US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GGTAC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TTGTTCTCCATCCTGATGG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101D95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A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 US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G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TCTAGA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TAGCTGCCCGATTCCTCCT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0B6AF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A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 DS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G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AAGCTT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GGAGGAATCGGGCAGCTA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0B6AF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A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 DS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G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ACTAGT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CGACCGTGATCATCCAGA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0B6AF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, US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GGTAC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GGACGCACCAGGAAGAAA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0B6AF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, US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G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TCTAGA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CAGGGTTGCGTTAGACAT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0B6AF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, DS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G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AAGCTT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ATGTCTAACGCAACCCT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0B6AF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, DS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CG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ACTAGT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ATCCTCTTCTACCTCAACAA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610A13" w:rsidTr="00101D95">
        <w:tc>
          <w:tcPr>
            <w:tcW w:w="10296" w:type="dxa"/>
          </w:tcPr>
          <w:p w:rsidR="00610A13" w:rsidRPr="00101D95" w:rsidRDefault="00610A13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0A13" w:rsidTr="00101D95">
        <w:tc>
          <w:tcPr>
            <w:tcW w:w="10296" w:type="dxa"/>
          </w:tcPr>
          <w:p w:rsidR="00610A13" w:rsidRPr="00101D95" w:rsidRDefault="000B6AF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Site-directed mutagenesis </w:t>
            </w: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primers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  <w:proofErr w:type="spellEnd"/>
          </w:p>
        </w:tc>
      </w:tr>
      <w:tr w:rsidR="00610A13" w:rsidTr="00101D95">
        <w:tc>
          <w:tcPr>
            <w:tcW w:w="10296" w:type="dxa"/>
          </w:tcPr>
          <w:p w:rsidR="00610A13" w:rsidRPr="00101D95" w:rsidRDefault="00DA4DBF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74S-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CCACGCCAAGTCG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GC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GGTCGGTTGCC-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ab/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74S-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GGCAACCGACCG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CT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GACTTGGCGTGG-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90G-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CGCACGGCGAC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GGG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TCGATCTACGA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90G-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TCGTAGATCGA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CC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TCGCCGTGC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R485C-F, 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'-GCTGGCCGATTGC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GT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CACGGATCC-3'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ab/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485C-R, 5'-GGATCCGTGGA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CA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CAATCGGCCAGC-3'</w:t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500A-F, 5'-TCGTAGAAGGT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CC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GGCCGGCGG-3'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ab/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D500A-R, 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'-CCGCCGGCCGA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GC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CTTCTACGA-3'</w:t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DA4DBF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D533A-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AAAGCGCGCATC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GC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CGGGTGCTAAAGA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BC20A2" w:rsidTr="00101D95">
        <w:tc>
          <w:tcPr>
            <w:tcW w:w="10296" w:type="dxa"/>
          </w:tcPr>
          <w:p w:rsidR="00BC20A2" w:rsidRPr="00101D95" w:rsidRDefault="00E203A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D533A-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TCTTTAGCACCCG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GG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ATGCGCGCTTT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A4DBF" w:rsidTr="00101D95">
        <w:tc>
          <w:tcPr>
            <w:tcW w:w="10296" w:type="dxa"/>
          </w:tcPr>
          <w:p w:rsidR="00DA4DBF" w:rsidRPr="00101D95" w:rsidRDefault="00E203A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T539N-F, 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'-GACCGGGTGCTAAAGAAC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AC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AGTTCAGGCG-3'</w:t>
            </w:r>
          </w:p>
        </w:tc>
      </w:tr>
      <w:tr w:rsidR="00DA4DBF" w:rsidTr="00101D95">
        <w:tc>
          <w:tcPr>
            <w:tcW w:w="10296" w:type="dxa"/>
          </w:tcPr>
          <w:p w:rsidR="00DA4DBF" w:rsidRPr="00101D95" w:rsidRDefault="00E203A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 xml:space="preserve">T539N-R, 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'-CGCCTGAACTTC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TT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TTCTTTAGCACCCGGTC-3'</w:t>
            </w:r>
          </w:p>
        </w:tc>
      </w:tr>
      <w:tr w:rsidR="00DA4DBF" w:rsidTr="00101D95">
        <w:tc>
          <w:tcPr>
            <w:tcW w:w="10296" w:type="dxa"/>
          </w:tcPr>
          <w:p w:rsidR="00DA4DBF" w:rsidRPr="00101D95" w:rsidRDefault="00E203AD" w:rsidP="00610A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539P-F, 5'-CGGGTGCTAAAGAA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CC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GAAGTTCAGGCGA-3'</w:t>
            </w:r>
          </w:p>
        </w:tc>
      </w:tr>
      <w:tr w:rsidR="00DA4DBF" w:rsidTr="00101D95">
        <w:tc>
          <w:tcPr>
            <w:tcW w:w="10296" w:type="dxa"/>
          </w:tcPr>
          <w:p w:rsidR="00DA4DBF" w:rsidRPr="00101D95" w:rsidRDefault="00E203AD" w:rsidP="00E203A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T539P-R, 5'-TCGCCTGAACTTC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GGG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TTCTTTAGCACCCG-3'</w:t>
            </w:r>
          </w:p>
        </w:tc>
      </w:tr>
      <w:tr w:rsidR="00A314AC" w:rsidTr="00101D95">
        <w:tc>
          <w:tcPr>
            <w:tcW w:w="10296" w:type="dxa"/>
          </w:tcPr>
          <w:p w:rsidR="00A314AC" w:rsidRPr="00101D95" w:rsidRDefault="00A314AC" w:rsidP="00E203A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E540D-F, 5'-GTGCTAAAGAACACC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GAT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TTCAGGCGATCATCAC-3'</w:t>
            </w:r>
          </w:p>
        </w:tc>
      </w:tr>
      <w:tr w:rsidR="00A314AC" w:rsidTr="00101D95">
        <w:tc>
          <w:tcPr>
            <w:tcW w:w="10296" w:type="dxa"/>
          </w:tcPr>
          <w:p w:rsidR="00A314AC" w:rsidRPr="00101D95" w:rsidRDefault="00A314AC" w:rsidP="00E203A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E540D-R, 5'-GTGATGATCGCCTGAAC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AT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GTGTTCTTTAGCAC-3'</w:t>
            </w:r>
          </w:p>
        </w:tc>
      </w:tr>
      <w:tr w:rsidR="00A314AC" w:rsidTr="00101D95">
        <w:tc>
          <w:tcPr>
            <w:tcW w:w="10296" w:type="dxa"/>
          </w:tcPr>
          <w:p w:rsidR="00A314AC" w:rsidRPr="00101D95" w:rsidRDefault="00A314AC" w:rsidP="00E203A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540V-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'-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TGCTAAAGAACACC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TA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TTCAGGCGATCATCA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'</w:t>
            </w:r>
          </w:p>
        </w:tc>
      </w:tr>
      <w:tr w:rsidR="00A314AC" w:rsidTr="00101D95">
        <w:tc>
          <w:tcPr>
            <w:tcW w:w="10296" w:type="dxa"/>
          </w:tcPr>
          <w:p w:rsidR="00A314AC" w:rsidRPr="00101D95" w:rsidRDefault="00A314AC" w:rsidP="00A314A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540V-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'-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ATGATCGCCTGAAC</w:t>
            </w:r>
            <w:r w:rsidRPr="00101D9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AC</w:t>
            </w:r>
            <w:r w:rsidRPr="00101D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TGTTCTTTAGCAC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'</w:t>
            </w:r>
          </w:p>
        </w:tc>
      </w:tr>
      <w:tr w:rsidR="00A314AC" w:rsidTr="00101D95">
        <w:tc>
          <w:tcPr>
            <w:tcW w:w="10296" w:type="dxa"/>
          </w:tcPr>
          <w:p w:rsidR="00A314AC" w:rsidRPr="00101D95" w:rsidRDefault="00A314AC" w:rsidP="00E203A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543T-F, 5'-AACACCGAAGTTCAG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ACG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TCATCACGGCGC-3'</w:t>
            </w:r>
          </w:p>
        </w:tc>
      </w:tr>
      <w:tr w:rsidR="00A314AC" w:rsidTr="00101D95">
        <w:tc>
          <w:tcPr>
            <w:tcW w:w="10296" w:type="dxa"/>
          </w:tcPr>
          <w:p w:rsidR="00A314AC" w:rsidRPr="00101D95" w:rsidRDefault="00A314AC" w:rsidP="00E203A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543T-R, 5'-GCGCCGTGATGAT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CGT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CTGAACTTCGGTGTT-3'</w:t>
            </w:r>
          </w:p>
        </w:tc>
      </w:tr>
      <w:tr w:rsidR="00A314AC" w:rsidTr="00101D95">
        <w:tc>
          <w:tcPr>
            <w:tcW w:w="10296" w:type="dxa"/>
          </w:tcPr>
          <w:p w:rsidR="00A314AC" w:rsidRPr="00101D95" w:rsidRDefault="00A314AC" w:rsidP="00E203A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543V-F, 5'-CACCGAAGTTCAG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GTG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TCATCACGGCGC-3'</w:t>
            </w:r>
          </w:p>
        </w:tc>
      </w:tr>
      <w:tr w:rsidR="00DA4DBF" w:rsidTr="00101D95">
        <w:tc>
          <w:tcPr>
            <w:tcW w:w="10296" w:type="dxa"/>
          </w:tcPr>
          <w:p w:rsidR="00DA4DBF" w:rsidRPr="00101D95" w:rsidRDefault="00A314AC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543V-R, 5'-GCGCCGTGATGAT</w:t>
            </w:r>
            <w:r w:rsidRPr="00101D95">
              <w:rPr>
                <w:rFonts w:ascii="Times New Roman" w:hAnsi="Times New Roman" w:cs="Times New Roman"/>
                <w:b/>
                <w:sz w:val="24"/>
                <w:szCs w:val="24"/>
              </w:rPr>
              <w:t>CA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CTGAACTTCGGTG-3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D07222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i/>
                <w:sz w:val="24"/>
                <w:szCs w:val="24"/>
              </w:rPr>
              <w:t>gyrA</w:t>
            </w:r>
            <w:proofErr w:type="spellEnd"/>
            <w:r w:rsidRPr="00101D95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101D95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101D95">
              <w:rPr>
                <w:rFonts w:ascii="Times New Roman" w:hAnsi="Times New Roman" w:cs="Times New Roman"/>
                <w:i/>
                <w:sz w:val="24"/>
                <w:szCs w:val="24"/>
              </w:rPr>
              <w:t>gyrB</w:t>
            </w:r>
            <w:proofErr w:type="spellEnd"/>
            <w:r w:rsidRPr="00101D95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ORF sequencing primers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1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TGGATGTCTAACGCAACCCTG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1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TTCTCCAGCGCCCAGAACA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2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AATATCCCGCCGCACAA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D0722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2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CAGTGCAATGACCTCGTC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3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GGACGAGGTCATTGCACTG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D0722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3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AGCCGCGAATCTGGATGA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4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ACCTGTTAGCCTTCCAG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119AE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A4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TTAATTGCCCGTCTGGT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B1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CCTACGGATAACACGTCGAT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119AE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B1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TGAGACCACTCGTACCCGT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B2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GGTTAACGCGCTATCCA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119AE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B2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TGTTCACCACCGACGTCAG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 xml:space="preserve">GyrB3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CCAACACCATCAACACC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119AE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B3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TCGAACTCGTCGTGGAT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B4F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GACCGGGTGCTAAAGAA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A119AE" w:rsidP="00A119AE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yrB4R, 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101D95">
              <w:rPr>
                <w:rFonts w:ascii="Times New Roman" w:eastAsia="Times New Roman" w:hAnsi="Times New Roman" w:cs="Times New Roman"/>
                <w:sz w:val="24"/>
                <w:szCs w:val="24"/>
              </w:rPr>
              <w:t>TTAGACATCCAGGAACCGAAC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D07222" w:rsidTr="00101D95">
        <w:tc>
          <w:tcPr>
            <w:tcW w:w="10296" w:type="dxa"/>
          </w:tcPr>
          <w:p w:rsidR="00D07222" w:rsidRPr="00101D95" w:rsidRDefault="00D07222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07222" w:rsidTr="00101D95">
        <w:tc>
          <w:tcPr>
            <w:tcW w:w="10296" w:type="dxa"/>
          </w:tcPr>
          <w:p w:rsidR="00D07222" w:rsidRPr="00101D95" w:rsidRDefault="004874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Screening primers</w:t>
            </w:r>
          </w:p>
        </w:tc>
      </w:tr>
      <w:tr w:rsidR="004874AE" w:rsidTr="00101D95">
        <w:tc>
          <w:tcPr>
            <w:tcW w:w="10296" w:type="dxa"/>
          </w:tcPr>
          <w:p w:rsidR="004874AE" w:rsidRPr="00101D95" w:rsidRDefault="004874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A1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TGGATGTCTAACGCAACCCT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4874AE" w:rsidTr="00101D95">
        <w:tc>
          <w:tcPr>
            <w:tcW w:w="10296" w:type="dxa"/>
          </w:tcPr>
          <w:p w:rsidR="004874AE" w:rsidRPr="00101D95" w:rsidRDefault="004874AE" w:rsidP="004874A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A1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TTCTCCAGCGCCCAGAACA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4874AE" w:rsidTr="00101D95">
        <w:tc>
          <w:tcPr>
            <w:tcW w:w="10296" w:type="dxa"/>
          </w:tcPr>
          <w:p w:rsidR="004874AE" w:rsidRPr="00101D95" w:rsidRDefault="004874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2F, 5'-GGTTAACGCGCTATCCAC-3'</w:t>
            </w:r>
          </w:p>
        </w:tc>
      </w:tr>
      <w:tr w:rsidR="004874AE" w:rsidTr="00101D95">
        <w:tc>
          <w:tcPr>
            <w:tcW w:w="10296" w:type="dxa"/>
          </w:tcPr>
          <w:p w:rsidR="004874AE" w:rsidRPr="00101D95" w:rsidRDefault="004874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2R, 5'-TGTTCACCACCGACGTCA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4874AE" w:rsidTr="00101D95">
        <w:tc>
          <w:tcPr>
            <w:tcW w:w="10296" w:type="dxa"/>
          </w:tcPr>
          <w:p w:rsidR="004874AE" w:rsidRPr="00101D95" w:rsidRDefault="004874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S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F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GTGAACAAGGCTGTGTCC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4874AE" w:rsidTr="00101D95">
        <w:tc>
          <w:tcPr>
            <w:tcW w:w="10296" w:type="dxa"/>
          </w:tcPr>
          <w:p w:rsidR="004874AE" w:rsidRPr="00101D95" w:rsidRDefault="004874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gyrBS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R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CACTTGAGTTTGTACAGC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4874AE" w:rsidTr="008C6E98">
        <w:tc>
          <w:tcPr>
            <w:tcW w:w="10296" w:type="dxa"/>
          </w:tcPr>
          <w:p w:rsidR="004874AE" w:rsidRPr="00101D95" w:rsidRDefault="004874AE" w:rsidP="00A314A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Hyg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US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CAGGAATTCTGGGAGCC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  <w:tr w:rsidR="004874AE" w:rsidTr="008C6E98">
        <w:tc>
          <w:tcPr>
            <w:tcW w:w="10296" w:type="dxa"/>
            <w:tcBorders>
              <w:bottom w:val="single" w:sz="8" w:space="0" w:color="auto"/>
            </w:tcBorders>
          </w:tcPr>
          <w:p w:rsidR="004874AE" w:rsidRPr="00101D95" w:rsidRDefault="004874AE" w:rsidP="004874AE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proofErr w:type="spellStart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Hyg</w:t>
            </w:r>
            <w:proofErr w:type="spellEnd"/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DS, 5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  <w:r w:rsidRPr="00101D95">
              <w:rPr>
                <w:rFonts w:ascii="Times New Roman" w:hAnsi="Times New Roman" w:cs="Times New Roman"/>
                <w:sz w:val="24"/>
                <w:szCs w:val="24"/>
              </w:rPr>
              <w:t>-AGTCGTGCAGGAAGGTGAAGG-3</w:t>
            </w:r>
            <w:r w:rsidRPr="00101D9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'</w:t>
            </w:r>
          </w:p>
        </w:tc>
      </w:tr>
    </w:tbl>
    <w:p w:rsidR="00ED7B8D" w:rsidRPr="00ED7B8D" w:rsidRDefault="00ED7B8D" w:rsidP="00ED7B8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D7B8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ED7B8D">
        <w:rPr>
          <w:rFonts w:ascii="Times New Roman" w:hAnsi="Times New Roman" w:cs="Times New Roman"/>
          <w:sz w:val="24"/>
          <w:szCs w:val="24"/>
        </w:rPr>
        <w:t>Designed</w:t>
      </w:r>
      <w:proofErr w:type="spellEnd"/>
      <w:r w:rsidRPr="00ED7B8D">
        <w:rPr>
          <w:rFonts w:ascii="Times New Roman" w:hAnsi="Times New Roman" w:cs="Times New Roman"/>
          <w:sz w:val="24"/>
          <w:szCs w:val="24"/>
        </w:rPr>
        <w:t xml:space="preserve"> based on the sequence of H37Rv </w:t>
      </w:r>
      <w:r w:rsidRPr="00ED7B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xlPC9BdXRob3I+PFllYXI+MTk5ODwvWWVhcj48UmVj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</w:fldData>
        </w:fldChar>
      </w:r>
      <w:r w:rsidRPr="00ED7B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ED7B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xlPC9BdXRob3I+PFllYXI+MTk5ODwvWWVhcj48UmVj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</w:fldData>
        </w:fldChar>
      </w:r>
      <w:r w:rsidRPr="00ED7B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ED7B8D">
        <w:rPr>
          <w:rFonts w:ascii="Times New Roman" w:hAnsi="Times New Roman" w:cs="Times New Roman"/>
          <w:sz w:val="24"/>
          <w:szCs w:val="24"/>
        </w:rPr>
      </w:r>
      <w:r w:rsidRPr="00ED7B8D">
        <w:rPr>
          <w:rFonts w:ascii="Times New Roman" w:hAnsi="Times New Roman" w:cs="Times New Roman"/>
          <w:sz w:val="24"/>
          <w:szCs w:val="24"/>
        </w:rPr>
        <w:fldChar w:fldCharType="end"/>
      </w:r>
      <w:r w:rsidRPr="00ED7B8D">
        <w:rPr>
          <w:rFonts w:ascii="Times New Roman" w:hAnsi="Times New Roman" w:cs="Times New Roman"/>
          <w:sz w:val="24"/>
          <w:szCs w:val="24"/>
        </w:rPr>
      </w:r>
      <w:r w:rsidRPr="00ED7B8D">
        <w:rPr>
          <w:rFonts w:ascii="Times New Roman" w:hAnsi="Times New Roman" w:cs="Times New Roman"/>
          <w:sz w:val="24"/>
          <w:szCs w:val="24"/>
        </w:rPr>
        <w:fldChar w:fldCharType="separate"/>
      </w:r>
      <w:r w:rsidRPr="00ED7B8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Cole, 1998 #11" w:history="1">
        <w:r w:rsidRPr="00ED7B8D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Pr="00ED7B8D">
        <w:rPr>
          <w:rFonts w:ascii="Times New Roman" w:hAnsi="Times New Roman" w:cs="Times New Roman"/>
          <w:noProof/>
          <w:sz w:val="24"/>
          <w:szCs w:val="24"/>
        </w:rPr>
        <w:t>]</w:t>
      </w:r>
      <w:r w:rsidRPr="00ED7B8D">
        <w:rPr>
          <w:rFonts w:ascii="Times New Roman" w:hAnsi="Times New Roman" w:cs="Times New Roman"/>
          <w:sz w:val="24"/>
          <w:szCs w:val="24"/>
        </w:rPr>
        <w:fldChar w:fldCharType="end"/>
      </w:r>
      <w:r w:rsidRPr="00ED7B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D7B8D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ED7B8D">
        <w:rPr>
          <w:rFonts w:ascii="Times New Roman" w:hAnsi="Times New Roman" w:cs="Times New Roman"/>
          <w:sz w:val="24"/>
          <w:szCs w:val="24"/>
        </w:rPr>
        <w:t>restriction</w:t>
      </w:r>
      <w:proofErr w:type="spellEnd"/>
      <w:r w:rsidRPr="00ED7B8D">
        <w:rPr>
          <w:rFonts w:ascii="Times New Roman" w:hAnsi="Times New Roman" w:cs="Times New Roman"/>
          <w:sz w:val="24"/>
          <w:szCs w:val="24"/>
        </w:rPr>
        <w:t xml:space="preserve"> enzyme recognition sequences underlined, </w:t>
      </w:r>
      <w:proofErr w:type="spellStart"/>
      <w:r w:rsidRPr="00ED7B8D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ED7B8D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ED7B8D">
        <w:rPr>
          <w:rFonts w:ascii="Times New Roman" w:hAnsi="Times New Roman" w:cs="Times New Roman"/>
          <w:sz w:val="24"/>
          <w:szCs w:val="24"/>
        </w:rPr>
        <w:t xml:space="preserve"> nucleotide changes in the primers to allow A74S, A90G, R485C, D500A, D533A, T539N, T539P, E540D, E540V, A543T and A543V amino acid changes are indicated in bold.</w:t>
      </w:r>
    </w:p>
    <w:p w:rsidR="0043286A" w:rsidRPr="00610A13" w:rsidRDefault="0043286A" w:rsidP="00610A13">
      <w:pPr>
        <w:spacing w:after="0" w:line="240" w:lineRule="auto"/>
        <w:rPr>
          <w:rFonts w:ascii="Times New Roman" w:hAnsi="Times New Roman" w:cs="Times New Roman"/>
        </w:rPr>
      </w:pPr>
      <w:bookmarkStart w:id="0" w:name="_GoBack"/>
      <w:bookmarkEnd w:id="0"/>
    </w:p>
    <w:sectPr w:rsidR="0043286A" w:rsidRPr="00610A13" w:rsidSect="007A44E1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10A13"/>
    <w:rsid w:val="000B6AFD"/>
    <w:rsid w:val="00101D95"/>
    <w:rsid w:val="0043286A"/>
    <w:rsid w:val="004874AE"/>
    <w:rsid w:val="00610A13"/>
    <w:rsid w:val="007A44E1"/>
    <w:rsid w:val="008C6E98"/>
    <w:rsid w:val="00941DF3"/>
    <w:rsid w:val="00A119AE"/>
    <w:rsid w:val="00A314AC"/>
    <w:rsid w:val="00BC20A2"/>
    <w:rsid w:val="00D07222"/>
    <w:rsid w:val="00DA4DBF"/>
    <w:rsid w:val="00E203AD"/>
    <w:rsid w:val="00ED7B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0A1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10A1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E203AD"/>
    <w:pPr>
      <w:spacing w:after="0" w:line="240" w:lineRule="auto"/>
    </w:pPr>
    <w:rPr>
      <w:rFonts w:eastAsiaTheme="minorEastAsi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0A1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10A1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E203AD"/>
    <w:pPr>
      <w:spacing w:after="0" w:line="240" w:lineRule="auto"/>
    </w:pPr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</Pages>
  <Words>428</Words>
  <Characters>2445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28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ik, Seidu (CDC/OID/NCHHSTP) (CTR)</dc:creator>
  <cp:keywords/>
  <dc:description/>
  <cp:lastModifiedBy>Malik, Seidu (CDC/OID/NCHHSTP) (CTR)</cp:lastModifiedBy>
  <cp:revision>11</cp:revision>
  <dcterms:created xsi:type="dcterms:W3CDTF">2012-06-05T23:22:00Z</dcterms:created>
  <dcterms:modified xsi:type="dcterms:W3CDTF">2012-06-06T16:24:00Z</dcterms:modified>
</cp:coreProperties>
</file>